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20A2" w:rsidRDefault="00DA3B1B" w:rsidP="006F30CA">
      <w:pPr>
        <w:pStyle w:val="1"/>
        <w:numPr>
          <w:ilvl w:val="0"/>
          <w:numId w:val="1"/>
        </w:numPr>
      </w:pPr>
      <w:r>
        <w:t>Problem Definition</w:t>
      </w:r>
    </w:p>
    <w:p w:rsidR="00E720A2" w:rsidRDefault="00DA3B1B" w:rsidP="00EB7C0C">
      <w:pPr>
        <w:pStyle w:val="2"/>
        <w:numPr>
          <w:ilvl w:val="1"/>
          <w:numId w:val="1"/>
        </w:numPr>
      </w:pPr>
      <w:r>
        <w:t>Introduction</w:t>
      </w:r>
    </w:p>
    <w:p w:rsidR="00E720A2" w:rsidRDefault="00DA3B1B">
      <w:r>
        <w:rPr>
          <w:rFonts w:cs="Times New Roman"/>
          <w:szCs w:val="24"/>
        </w:rPr>
        <w:t xml:space="preserve">In modern cities, more and more public places (e.g. a big shopping mall, university, library etc.) have been being built up for bringing convenience to people’s life. Although lots of services can be provided with a large size of indoor environment, people tend to lose their way when walking within it. 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AC39FD">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xOVQxMzoxNToyMC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Pr>
          <w:rFonts w:cs="Times New Roman"/>
          <w:szCs w:val="24"/>
        </w:rPr>
        <w:t xml:space="preserve"> </w:t>
      </w:r>
      <w:r w:rsidR="0088082E">
        <w:rPr>
          <w:rFonts w:cs="Times New Roman"/>
          <w:szCs w:val="24"/>
        </w:rPr>
        <w:t xml:space="preserve">also </w:t>
      </w:r>
      <w:r>
        <w:rPr>
          <w:rFonts w:cs="Times New Roman"/>
          <w:szCs w:val="24"/>
        </w:rPr>
        <w:t>shows that the AR indoor navigation rela</w:t>
      </w:r>
      <w:r w:rsidR="0088082E">
        <w:rPr>
          <w:rFonts w:cs="Times New Roman"/>
          <w:szCs w:val="24"/>
        </w:rPr>
        <w:t>ted expectation from customers</w:t>
      </w:r>
      <w:r>
        <w:rPr>
          <w:rFonts w:cs="Times New Roman"/>
          <w:szCs w:val="24"/>
        </w:rPr>
        <w:t xml:space="preserve"> like locating the ATM</w:t>
      </w:r>
      <w:r w:rsidR="0088082E">
        <w:rPr>
          <w:rFonts w:cs="Times New Roman"/>
          <w:szCs w:val="24"/>
        </w:rPr>
        <w:t xml:space="preserve"> service</w:t>
      </w:r>
      <w:r>
        <w:rPr>
          <w:rFonts w:cs="Times New Roman"/>
          <w:szCs w:val="24"/>
        </w:rPr>
        <w:t>, is really significant. Due to the increasing trend in requirement for indoor positioning, many large IT companies have moved their concentration from outdoors to indoors</w:t>
      </w:r>
      <w:r w:rsidR="003E675B">
        <w:rPr>
          <w:rFonts w:cs="Times New Roman"/>
          <w:szCs w:val="24"/>
        </w:rPr>
        <w:t xml:space="preserve"> </w:t>
      </w:r>
      <w:sdt>
        <w:sdtPr>
          <w:rPr>
            <w:rFonts w:cs="Times New Roman"/>
            <w:szCs w:val="24"/>
          </w:rPr>
          <w:alias w:val="Don't edit this field"/>
          <w:tag w:val="CitaviPlaceholder#bcf432c0-ae38-4bf1-ace7-a592a5a5ded8"/>
          <w:id w:val="90132701"/>
          <w:placeholder>
            <w:docPart w:val="DefaultPlaceholder_-1854013440"/>
          </w:placeholder>
        </w:sdtPr>
        <w:sdtEndPr/>
        <w:sdtContent>
          <w:r w:rsidR="003E675B">
            <w:rPr>
              <w:rFonts w:cs="Times New Roman"/>
              <w:szCs w:val="24"/>
            </w:rPr>
            <w:fldChar w:fldCharType="begin"/>
          </w:r>
          <w:r w:rsidR="00AC39FD">
            <w:rPr>
              <w:rFonts w:cs="Times New Roman"/>
              <w:szCs w:val="24"/>
            </w:rPr>
            <w:instrText>ADDIN CitaviPlaceholder{eyIkaWQiOiIxIiwiRW50cmllcyI6W3siJGlkIjoiMiIsIklkIjoiNzI0M2YyNWEtZDFjMy00OTVlLTliNGEtMjYyOTVmM2MzOGY5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E5VDEzOjE1OjIw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NiY2Y0MzJjMC1hZTM4LTRiZjEtYWNlNy1hNTkyYTVhNWRlZDgiLCJUZXh0IjoiWzJdIiwiV0FJVmVyc2lvbiI6IjYuMi4wLjEyIn0=}</w:instrText>
          </w:r>
          <w:r w:rsidR="003E675B">
            <w:rPr>
              <w:rFonts w:cs="Times New Roman"/>
              <w:szCs w:val="24"/>
            </w:rPr>
            <w:fldChar w:fldCharType="separate"/>
          </w:r>
          <w:r w:rsidR="003E675B">
            <w:rPr>
              <w:rFonts w:cs="Times New Roman"/>
              <w:szCs w:val="24"/>
            </w:rPr>
            <w:t>[2]</w:t>
          </w:r>
          <w:r w:rsidR="003E675B">
            <w:rPr>
              <w:rFonts w:cs="Times New Roman"/>
              <w:szCs w:val="24"/>
            </w:rPr>
            <w:fldChar w:fldCharType="end"/>
          </w:r>
        </w:sdtContent>
      </w:sdt>
      <w:r>
        <w:rPr>
          <w:rFonts w:cs="Times New Roman"/>
          <w:szCs w:val="24"/>
        </w:rPr>
        <w:t xml:space="preserve">. </w:t>
      </w:r>
    </w:p>
    <w:p w:rsidR="00E720A2" w:rsidRDefault="00DA3B1B" w:rsidP="0088082E">
      <w:pPr>
        <w:pStyle w:val="2"/>
        <w:numPr>
          <w:ilvl w:val="1"/>
          <w:numId w:val="1"/>
        </w:numPr>
      </w:pPr>
      <w:r>
        <w:t>Project Aim</w:t>
      </w:r>
    </w:p>
    <w:p w:rsidR="00E720A2" w:rsidRDefault="00DA3B1B">
      <w:pPr>
        <w:rPr>
          <w:rFonts w:cs="Times New Roman"/>
          <w:szCs w:val="24"/>
        </w:rPr>
      </w:pPr>
      <w:r>
        <w:rPr>
          <w:rFonts w:cs="Times New Roman"/>
          <w:szCs w:val="24"/>
        </w:rPr>
        <w:t xml:space="preserve">The aim of this project is to build a mobile AR application consists of indoor navigation and contextual information displaying. </w:t>
      </w:r>
    </w:p>
    <w:p w:rsidR="00E720A2" w:rsidRDefault="00DA3B1B" w:rsidP="0088082E">
      <w:pPr>
        <w:pStyle w:val="2"/>
        <w:numPr>
          <w:ilvl w:val="1"/>
          <w:numId w:val="1"/>
        </w:numPr>
      </w:pPr>
      <w:r>
        <w:t xml:space="preserve">Project Objectives </w:t>
      </w:r>
    </w:p>
    <w:p w:rsidR="00E720A2" w:rsidRDefault="00DA3B1B">
      <w:pPr>
        <w:rPr>
          <w:rFonts w:cs="Times New Roman"/>
          <w:szCs w:val="24"/>
        </w:rPr>
      </w:pPr>
      <w:r>
        <w:rPr>
          <w:rFonts w:cs="Times New Roman"/>
          <w:szCs w:val="24"/>
        </w:rPr>
        <w:t>It contains three objectives.</w:t>
      </w:r>
    </w:p>
    <w:p w:rsidR="00E720A2" w:rsidRDefault="00DA3B1B">
      <w:pPr>
        <w:rPr>
          <w:rFonts w:cs="Times New Roman"/>
          <w:szCs w:val="24"/>
        </w:rPr>
      </w:pPr>
      <w:r>
        <w:rPr>
          <w:rFonts w:cs="Times New Roman"/>
          <w:szCs w:val="24"/>
        </w:rPr>
        <w:t>First, to build a mobile app for building visitors, through which users can quickly locate their current position indoor as well as see detailed contextual information of objects in real world shown on real-time vision from camera.</w:t>
      </w:r>
    </w:p>
    <w:p w:rsidR="00E720A2" w:rsidRDefault="00DA3B1B">
      <w:pPr>
        <w:rPr>
          <w:rFonts w:cs="Times New Roman"/>
          <w:szCs w:val="24"/>
        </w:rPr>
      </w:pPr>
      <w:r>
        <w:rPr>
          <w:rFonts w:cs="Times New Roman"/>
          <w:szCs w:val="24"/>
        </w:rPr>
        <w:t>Second, to build a navigation system to direct users to the targeting place. The direction is dynamic according to the users’ current position and orientation.</w:t>
      </w:r>
    </w:p>
    <w:p w:rsidR="00E720A2" w:rsidRDefault="00DA3B1B">
      <w:pPr>
        <w:rPr>
          <w:rFonts w:cs="Times New Roman"/>
          <w:szCs w:val="24"/>
        </w:rPr>
      </w:pPr>
      <w:r>
        <w:rPr>
          <w:rFonts w:cs="Times New Roman"/>
          <w:szCs w:val="24"/>
        </w:rPr>
        <w:t xml:space="preserve">Third, to build a data collecting system for building owners to input data of the building. </w:t>
      </w:r>
    </w:p>
    <w:p w:rsidR="00E720A2" w:rsidRDefault="00DA3B1B" w:rsidP="0088082E">
      <w:pPr>
        <w:pStyle w:val="2"/>
        <w:numPr>
          <w:ilvl w:val="1"/>
          <w:numId w:val="1"/>
        </w:numPr>
      </w:pPr>
      <w:r>
        <w:t>Value Proposition</w:t>
      </w:r>
    </w:p>
    <w:p w:rsidR="00E720A2" w:rsidRDefault="00DA3B1B">
      <w:pPr>
        <w:rPr>
          <w:rFonts w:cs="Times New Roman"/>
          <w:szCs w:val="24"/>
        </w:rPr>
      </w:pPr>
      <w:r>
        <w:rPr>
          <w:rFonts w:cs="Times New Roman"/>
          <w:szCs w:val="24"/>
        </w:rPr>
        <w:t>Although several prototypes have been raised by researchers, there is still no general and convenient application for providing indoor positioning service.</w:t>
      </w:r>
    </w:p>
    <w:p w:rsidR="00E720A2" w:rsidRDefault="00DA3B1B" w:rsidP="006F30CA">
      <w:pPr>
        <w:pStyle w:val="1"/>
        <w:numPr>
          <w:ilvl w:val="0"/>
          <w:numId w:val="1"/>
        </w:numPr>
      </w:pPr>
      <w:r>
        <w:lastRenderedPageBreak/>
        <w:t>Literature Reviews</w:t>
      </w:r>
    </w:p>
    <w:p w:rsidR="00E720A2" w:rsidRDefault="00DA3B1B" w:rsidP="0088082E">
      <w:pPr>
        <w:pStyle w:val="2"/>
        <w:numPr>
          <w:ilvl w:val="1"/>
          <w:numId w:val="1"/>
        </w:numPr>
      </w:pPr>
      <w:r>
        <w:t>Problem Analysis</w:t>
      </w:r>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r w:rsidRPr="00546B57">
        <w:t>Data presentation</w:t>
      </w:r>
    </w:p>
    <w:p w:rsidR="00AC39FD" w:rsidRDefault="000E62F2" w:rsidP="00AC39FD">
      <w:pPr>
        <w:rPr>
          <w:rFonts w:eastAsia="PMingLiU" w:cs="Times New Roman"/>
          <w:szCs w:val="24"/>
          <w:lang w:eastAsia="zh-TW"/>
        </w:rPr>
      </w:pPr>
      <w:r>
        <w:rPr>
          <w:rFonts w:eastAsia="PMingLiU" w:cs="Times New Roman"/>
          <w:szCs w:val="24"/>
          <w:lang w:eastAsia="zh-TW"/>
        </w:rPr>
        <w:t xml:space="preserve">The difficulty of data presentation is that it should choose a proper form of interface that could </w:t>
      </w:r>
      <w:r w:rsidR="00AC39FD">
        <w:rPr>
          <w:rFonts w:eastAsia="PMingLiU" w:cs="Times New Roman"/>
          <w:szCs w:val="24"/>
          <w:lang w:eastAsia="zh-TW"/>
        </w:rPr>
        <w:t xml:space="preserve">help users strongly </w:t>
      </w:r>
      <w:r>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3472B3">
        <w:rPr>
          <w:rFonts w:eastAsia="PMingLiU" w:cs="Times New Roman"/>
          <w:szCs w:val="24"/>
          <w:lang w:eastAsia="zh-TW"/>
        </w:rPr>
        <w:t xml:space="preserve"> to </w:t>
      </w:r>
      <w:r w:rsidR="005E739A">
        <w:rPr>
          <w:rFonts w:eastAsia="PMingLiU" w:cs="Times New Roman"/>
          <w:szCs w:val="24"/>
          <w:lang w:eastAsia="zh-TW"/>
        </w:rPr>
        <w:t>enhance the user experience</w:t>
      </w:r>
      <w:r w:rsidR="003472B3">
        <w:rPr>
          <w:rFonts w:eastAsia="PMingLiU" w:cs="Times New Roman"/>
          <w:szCs w:val="24"/>
          <w:lang w:eastAsia="zh-TW"/>
        </w:rPr>
        <w:t>, people can gain information what they want directly from real vision on camera live capture.</w:t>
      </w:r>
    </w:p>
    <w:p w:rsidR="00546B57" w:rsidRDefault="005E739A" w:rsidP="005E739A">
      <w:pPr>
        <w:pStyle w:val="3"/>
        <w:numPr>
          <w:ilvl w:val="2"/>
          <w:numId w:val="1"/>
        </w:numPr>
      </w:pPr>
      <w:r>
        <w:t>navigation</w:t>
      </w:r>
    </w:p>
    <w:p w:rsidR="00E720A2" w:rsidRDefault="00AB7F53">
      <w:pPr>
        <w:rPr>
          <w:rFonts w:eastAsia="PMingLiU" w:cs="Times New Roman"/>
          <w:szCs w:val="24"/>
          <w:lang w:eastAsia="zh-TW"/>
        </w:rPr>
      </w:pPr>
      <w:r>
        <w:rPr>
          <w:rFonts w:cs="Times New Roman"/>
          <w:szCs w:val="24"/>
        </w:rPr>
        <w:t>With the consideration of AR interface,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AC39FD">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E5VDEzOjE1OjIw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w:t>
      </w:r>
      <w:proofErr w:type="spellStart"/>
      <w:r w:rsidR="00DA3B1B">
        <w:rPr>
          <w:rFonts w:eastAsia="PMingLiU" w:cs="Times New Roman"/>
          <w:szCs w:val="24"/>
          <w:lang w:eastAsia="zh-TW"/>
        </w:rPr>
        <w:t>Khoury</w:t>
      </w:r>
      <w:proofErr w:type="spellEnd"/>
      <w:r w:rsidR="00DA3B1B">
        <w:rPr>
          <w:rFonts w:eastAsia="PMingLiU" w:cs="Times New Roman"/>
          <w:szCs w:val="24"/>
          <w:lang w:eastAsia="zh-TW"/>
        </w:rPr>
        <w:t xml:space="preserve"> and </w:t>
      </w:r>
      <w:proofErr w:type="spellStart"/>
      <w:r w:rsidR="00DA3B1B">
        <w:rPr>
          <w:rFonts w:eastAsia="PMingLiU" w:cs="Times New Roman"/>
          <w:szCs w:val="24"/>
          <w:lang w:eastAsia="zh-TW"/>
        </w:rPr>
        <w:t>Kamat</w:t>
      </w:r>
      <w:proofErr w:type="spellEnd"/>
      <w:r w:rsidR="00DA3B1B">
        <w:rPr>
          <w:rFonts w:eastAsia="PMingLiU" w:cs="Times New Roman"/>
          <w:szCs w:val="24"/>
          <w:lang w:eastAsia="zh-TW"/>
        </w:rPr>
        <w:t xml:space="preserve">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AC39FD">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E5VDEzOjE1OjIw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AC39FD">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xOVQxMzoxNToyMC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4335E0">
        <w:rPr>
          <w:rFonts w:eastAsia="PMingLiU" w:cs="Times New Roman"/>
          <w:szCs w:val="24"/>
          <w:lang w:eastAsia="zh-TW"/>
        </w:rPr>
        <w:t xml:space="preserve">Several works just combined camera-based poisoning and AR into a </w:t>
      </w:r>
      <w:r w:rsidR="0088082E">
        <w:rPr>
          <w:rFonts w:eastAsia="PMingLiU" w:cs="Times New Roman"/>
          <w:szCs w:val="24"/>
          <w:lang w:eastAsia="zh-TW"/>
        </w:rPr>
        <w:t xml:space="preserve">navigation </w:t>
      </w:r>
      <w:r w:rsidR="004335E0">
        <w:rPr>
          <w:rFonts w:eastAsia="PMingLiU" w:cs="Times New Roman"/>
          <w:szCs w:val="24"/>
          <w:lang w:eastAsia="zh-TW"/>
        </w:rPr>
        <w:t xml:space="preserve">system for providing a better </w:t>
      </w:r>
      <w:r w:rsidR="004335E0">
        <w:rPr>
          <w:rFonts w:eastAsia="PMingLiU" w:cs="Times New Roman"/>
          <w:szCs w:val="24"/>
          <w:lang w:eastAsia="zh-TW"/>
        </w:rPr>
        <w:lastRenderedPageBreak/>
        <w:t xml:space="preserve">user experience. </w:t>
      </w:r>
      <w:r w:rsidR="00DA3B1B">
        <w:rPr>
          <w:rFonts w:eastAsia="PMingLiU" w:cs="Times New Roman"/>
          <w:szCs w:val="24"/>
          <w:lang w:eastAsia="zh-TW"/>
        </w:rPr>
        <w:t>Note that in applications of the third kind of techniques, people often use sensors or signals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E720A2" w:rsidRDefault="00DA3B1B" w:rsidP="0088082E">
      <w:pPr>
        <w:pStyle w:val="2"/>
        <w:numPr>
          <w:ilvl w:val="1"/>
          <w:numId w:val="1"/>
        </w:numPr>
      </w:pPr>
      <w:r>
        <w:t>Related Technologies</w:t>
      </w:r>
    </w:p>
    <w:p w:rsidR="00E720A2" w:rsidRDefault="00DA3B1B">
      <w:r>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AC39FD">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TlUMTM6MTU6MjA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U1MzQ4ZDUtYjU5ZC00NWQwLWIxNDYtMjBhZDVhOWZiMTM1IiwiVGV4dCI6Ils1XSIsIldBSVZlcnNpb24iOiI2LjIuMC4xMiJ9}</w:instrText>
          </w:r>
          <w:r w:rsidR="00FA7C8C">
            <w:rPr>
              <w:rFonts w:cs="Times New Roman"/>
              <w:szCs w:val="24"/>
            </w:rPr>
            <w:fldChar w:fldCharType="separate"/>
          </w:r>
          <w:r w:rsidR="00086A6B">
            <w:rPr>
              <w:rFonts w:cs="Times New Roman"/>
              <w:szCs w:val="24"/>
            </w:rPr>
            <w:t>[5]</w:t>
          </w:r>
          <w:r w:rsidR="00FA7C8C">
            <w:rPr>
              <w:rFonts w:cs="Times New Roman"/>
              <w:szCs w:val="24"/>
            </w:rPr>
            <w:fldChar w:fldCharType="end"/>
          </w:r>
        </w:sdtContent>
      </w:sdt>
      <w:r>
        <w:rPr>
          <w:rFonts w:cs="Times New Roman"/>
          <w:szCs w:val="24"/>
        </w:rPr>
        <w:t xml:space="preserve">. It could be </w:t>
      </w:r>
      <w:r w:rsidR="00D001EC">
        <w:rPr>
          <w:rFonts w:cs="Times New Roman"/>
          <w:szCs w:val="24"/>
        </w:rPr>
        <w:t xml:space="preserve">used to supplement information, which </w:t>
      </w:r>
      <w:proofErr w:type="spellStart"/>
      <w:r>
        <w:rPr>
          <w:rFonts w:cs="Times New Roman"/>
          <w:szCs w:val="24"/>
        </w:rPr>
        <w:t>can not</w:t>
      </w:r>
      <w:proofErr w:type="spellEnd"/>
      <w:r>
        <w:rPr>
          <w:rFonts w:cs="Times New Roman"/>
          <w:szCs w:val="24"/>
        </w:rPr>
        <w:t xml:space="preserve"> be obtained from general perceptions, to objects in real world. This feature</w:t>
      </w:r>
      <w:r w:rsidR="00D5758F">
        <w:rPr>
          <w:rFonts w:cs="Times New Roman"/>
          <w:szCs w:val="24"/>
        </w:rPr>
        <w:t xml:space="preserve"> is very powerful to an information kiosk application no matter in navigation or providing other information</w:t>
      </w:r>
      <w:r w:rsidR="003F754C">
        <w:rPr>
          <w:rFonts w:cs="Times New Roman"/>
          <w:szCs w:val="24"/>
        </w:rPr>
        <w:t>.</w:t>
      </w:r>
      <w:r>
        <w:rPr>
          <w:rFonts w:cs="Times New Roman"/>
          <w:szCs w:val="24"/>
        </w:rPr>
        <w:t xml:space="preserve"> </w:t>
      </w:r>
      <w:r w:rsidR="003A7B58">
        <w:rPr>
          <w:rFonts w:cs="Times New Roman"/>
          <w:szCs w:val="24"/>
        </w:rPr>
        <w:t>With re</w:t>
      </w:r>
      <w:r w:rsidR="0014632E">
        <w:rPr>
          <w:rFonts w:cs="Times New Roman"/>
          <w:szCs w:val="24"/>
        </w:rPr>
        <w:t xml:space="preserve">ference from </w:t>
      </w:r>
      <w:sdt>
        <w:sdtPr>
          <w:rPr>
            <w:rFonts w:cs="Times New Roman"/>
            <w:szCs w:val="24"/>
          </w:rPr>
          <w:alias w:val="Don't edit this field"/>
          <w:tag w:val="CitaviPlaceholder#f4cdc832-22c7-4480-872c-6052aede1b0f"/>
          <w:id w:val="-1762215552"/>
          <w:placeholder>
            <w:docPart w:val="DefaultPlaceholder_-1854013440"/>
          </w:placeholder>
        </w:sdtPr>
        <w:sdtEndPr/>
        <w:sdtContent>
          <w:r w:rsidR="003A7B58">
            <w:rPr>
              <w:rFonts w:cs="Times New Roman"/>
              <w:szCs w:val="24"/>
            </w:rPr>
            <w:fldChar w:fldCharType="begin"/>
          </w:r>
          <w:r w:rsidR="00AC39FD">
            <w:rPr>
              <w:rFonts w:cs="Times New Roman"/>
              <w:szCs w:val="24"/>
            </w:rPr>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TlUMTM6MTU6MjA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Y0Y2RjODMyLTIyYzctNDQ4MC04NzJjLTYwNTJhZWRlMWIwZiIsIlRleHQiOiJbNl0iLCJXQUlWZXJzaW9uIjoiNi4yLjAuMTIifQ==}</w:instrText>
          </w:r>
          <w:r w:rsidR="003A7B58">
            <w:rPr>
              <w:rFonts w:cs="Times New Roman"/>
              <w:szCs w:val="24"/>
            </w:rPr>
            <w:fldChar w:fldCharType="separate"/>
          </w:r>
          <w:r w:rsidR="003A7B58">
            <w:rPr>
              <w:rFonts w:cs="Times New Roman"/>
              <w:szCs w:val="24"/>
            </w:rPr>
            <w:t>[6]</w:t>
          </w:r>
          <w:r w:rsidR="003A7B58">
            <w:rPr>
              <w:rFonts w:cs="Times New Roman"/>
              <w:szCs w:val="24"/>
            </w:rPr>
            <w:fldChar w:fldCharType="end"/>
          </w:r>
        </w:sdtContent>
      </w:sdt>
      <w:r w:rsidR="0014632E">
        <w:rPr>
          <w:rFonts w:cs="Times New Roman"/>
          <w:szCs w:val="24"/>
        </w:rPr>
        <w:t xml:space="preserve">, the author decomposes an </w:t>
      </w:r>
      <w:r>
        <w:rPr>
          <w:rFonts w:cs="Times New Roman"/>
          <w:szCs w:val="24"/>
        </w:rPr>
        <w:t xml:space="preserve">AR </w:t>
      </w:r>
      <w:r w:rsidR="006F30CA">
        <w:rPr>
          <w:rFonts w:cs="Times New Roman"/>
          <w:szCs w:val="24"/>
        </w:rPr>
        <w:t>navigation</w:t>
      </w:r>
      <w:r w:rsidR="0014632E">
        <w:rPr>
          <w:rFonts w:cs="Times New Roman"/>
          <w:szCs w:val="24"/>
        </w:rPr>
        <w:t xml:space="preserve"> system</w:t>
      </w:r>
      <w:r w:rsidR="002A202D">
        <w:rPr>
          <w:rFonts w:cs="Times New Roman"/>
          <w:szCs w:val="24"/>
        </w:rPr>
        <w:t xml:space="preserve"> into three parts: </w:t>
      </w:r>
      <w:r>
        <w:rPr>
          <w:rFonts w:cs="Times New Roman"/>
          <w:szCs w:val="24"/>
        </w:rPr>
        <w:t>1</w:t>
      </w:r>
      <w:r w:rsidR="002A202D">
        <w:rPr>
          <w:rFonts w:cs="Times New Roman"/>
          <w:szCs w:val="24"/>
        </w:rPr>
        <w:t xml:space="preserve">) </w:t>
      </w:r>
      <w:r w:rsidR="00406058">
        <w:rPr>
          <w:rFonts w:cs="Times New Roman"/>
          <w:szCs w:val="24"/>
        </w:rPr>
        <w:t xml:space="preserve">a </w:t>
      </w:r>
      <w:r w:rsidR="002A202D">
        <w:rPr>
          <w:rFonts w:cs="Times New Roman"/>
          <w:szCs w:val="24"/>
        </w:rPr>
        <w:t>D</w:t>
      </w:r>
      <w:r>
        <w:rPr>
          <w:rFonts w:cs="Times New Roman"/>
          <w:szCs w:val="24"/>
        </w:rPr>
        <w:t>atabase</w:t>
      </w:r>
      <w:r w:rsidR="002A202D">
        <w:rPr>
          <w:rFonts w:cs="Times New Roman"/>
          <w:szCs w:val="24"/>
        </w:rPr>
        <w:t>.</w:t>
      </w:r>
      <w:r>
        <w:rPr>
          <w:rFonts w:cs="Times New Roman"/>
          <w:szCs w:val="24"/>
        </w:rPr>
        <w:t xml:space="preserve"> </w:t>
      </w:r>
      <w:r w:rsidR="002A202D">
        <w:rPr>
          <w:rFonts w:cs="Times New Roman"/>
          <w:szCs w:val="24"/>
        </w:rPr>
        <w:t>It stores</w:t>
      </w:r>
      <w:r>
        <w:rPr>
          <w:rFonts w:cs="Times New Roman"/>
          <w:szCs w:val="24"/>
        </w:rPr>
        <w:t xml:space="preserve"> </w:t>
      </w:r>
      <w:r w:rsidR="002A202D">
        <w:rPr>
          <w:rFonts w:cs="Times New Roman"/>
          <w:szCs w:val="24"/>
        </w:rPr>
        <w:t>feature patterns</w:t>
      </w:r>
      <w:r w:rsidR="00406058">
        <w:rPr>
          <w:rFonts w:cs="Times New Roman"/>
          <w:szCs w:val="24"/>
        </w:rPr>
        <w:t xml:space="preserve"> (also called markers)</w:t>
      </w:r>
      <w:r w:rsidR="002A202D">
        <w:rPr>
          <w:rFonts w:cs="Times New Roman"/>
          <w:szCs w:val="24"/>
        </w:rPr>
        <w:t xml:space="preserve"> that extracted from real vision by data collectors. </w:t>
      </w:r>
      <w:r>
        <w:rPr>
          <w:rFonts w:cs="Times New Roman"/>
          <w:szCs w:val="24"/>
        </w:rPr>
        <w:t>2</w:t>
      </w:r>
      <w:r w:rsidR="00B347BA">
        <w:rPr>
          <w:rFonts w:cs="Times New Roman"/>
          <w:szCs w:val="24"/>
        </w:rPr>
        <w:t>)</w:t>
      </w:r>
      <w:r w:rsidR="00406058">
        <w:rPr>
          <w:rFonts w:cs="Times New Roman"/>
          <w:szCs w:val="24"/>
        </w:rPr>
        <w:t xml:space="preserve"> A client app.</w:t>
      </w:r>
      <w:r>
        <w:rPr>
          <w:rFonts w:cs="Times New Roman"/>
          <w:szCs w:val="24"/>
        </w:rPr>
        <w:t xml:space="preserve"> a specific app installed in users’ smartphones that can detect pre-defined markers through cameras and send frames captured by cam</w:t>
      </w:r>
      <w:bookmarkStart w:id="0" w:name="_GoBack"/>
      <w:bookmarkEnd w:id="0"/>
      <w:r>
        <w:rPr>
          <w:rFonts w:cs="Times New Roman"/>
          <w:szCs w:val="24"/>
        </w:rPr>
        <w:t>eras to a server for an information request. It also can</w:t>
      </w:r>
      <w:r w:rsidR="003A7B58">
        <w:rPr>
          <w:rFonts w:cs="Times New Roman"/>
          <w:szCs w:val="24"/>
        </w:rPr>
        <w:t xml:space="preserve"> augment</w:t>
      </w:r>
      <w:r w:rsidR="0014632E">
        <w:rPr>
          <w:rFonts w:cs="Times New Roman"/>
          <w:szCs w:val="24"/>
        </w:rPr>
        <w:t xml:space="preserve"> the reality </w:t>
      </w:r>
      <w:r w:rsidR="003A7B58">
        <w:rPr>
          <w:rFonts w:cs="Times New Roman"/>
          <w:szCs w:val="24"/>
        </w:rPr>
        <w:t xml:space="preserve">by drawing virtual objects or text </w:t>
      </w:r>
      <w:r w:rsidR="0014632E">
        <w:rPr>
          <w:rFonts w:cs="Times New Roman"/>
          <w:szCs w:val="24"/>
        </w:rPr>
        <w:t xml:space="preserve">and binding them to the </w:t>
      </w:r>
      <w:r w:rsidR="00310654">
        <w:rPr>
          <w:rFonts w:cs="Times New Roman"/>
          <w:szCs w:val="24"/>
        </w:rPr>
        <w:t xml:space="preserve">related </w:t>
      </w:r>
      <w:r w:rsidR="0014632E">
        <w:rPr>
          <w:rFonts w:cs="Times New Roman"/>
          <w:szCs w:val="24"/>
        </w:rPr>
        <w:t>real objects</w:t>
      </w:r>
      <w:r>
        <w:rPr>
          <w:rFonts w:cs="Times New Roman"/>
          <w:szCs w:val="24"/>
        </w:rPr>
        <w:t>. Part 3, a data processing program run on a server that receives those frames, matches them with samples in database and send back results to users’ smartphones after calculation. For convenience, the author classifies these techniques</w:t>
      </w:r>
      <w:r>
        <w:rPr>
          <w:rFonts w:eastAsia="PMingLiU" w:cs="Times New Roman"/>
          <w:szCs w:val="24"/>
          <w:lang w:eastAsia="zh-TW"/>
        </w:rPr>
        <w:t xml:space="preserve"> into 2 groups by types of referenced markers: 1) Use references from artificial markers. 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2) Use references from natural markers. Static objects like doors, windows or room tags can be considered as referenced points for estimation of locations of devices. Although the complexity of the system is increased, it exempts the installation of artificial markers from the construction of such positioning system and gives more natural sense to visitors walking within the building. Hence, this paper will focus on how to </w:t>
      </w:r>
      <w:r w:rsidR="00601BC6">
        <w:rPr>
          <w:rFonts w:eastAsia="PMingLiU" w:cs="Times New Roman"/>
          <w:szCs w:val="24"/>
          <w:lang w:eastAsia="zh-TW"/>
        </w:rPr>
        <w:t>provide information to users with references from natural markers.</w:t>
      </w:r>
    </w:p>
    <w:p w:rsidR="00E720A2" w:rsidRDefault="00DA3B1B" w:rsidP="0088082E">
      <w:pPr>
        <w:pStyle w:val="2"/>
        <w:numPr>
          <w:ilvl w:val="1"/>
          <w:numId w:val="1"/>
        </w:numPr>
      </w:pPr>
      <w:r>
        <w:lastRenderedPageBreak/>
        <w:t>Existing Solutions</w:t>
      </w:r>
    </w:p>
    <w:p w:rsidR="00E720A2" w:rsidRDefault="00DA3B1B">
      <w:pPr>
        <w:rPr>
          <w:rFonts w:cs="Times New Roman"/>
          <w:szCs w:val="24"/>
        </w:rPr>
      </w:pPr>
      <w:r>
        <w:rPr>
          <w:rFonts w:cs="Times New Roman"/>
          <w:szCs w:val="24"/>
        </w:rPr>
        <w:t xml:space="preserve">This section </w:t>
      </w:r>
      <w:r w:rsidR="003B1759">
        <w:rPr>
          <w:rFonts w:cs="Times New Roman"/>
          <w:szCs w:val="24"/>
        </w:rPr>
        <w:t xml:space="preserve">mainly </w:t>
      </w:r>
      <w:r>
        <w:rPr>
          <w:rFonts w:cs="Times New Roman"/>
          <w:szCs w:val="24"/>
        </w:rPr>
        <w:t>discuss</w:t>
      </w:r>
      <w:r w:rsidR="00601BC6">
        <w:rPr>
          <w:rFonts w:cs="Times New Roman"/>
          <w:szCs w:val="24"/>
        </w:rPr>
        <w:t>es</w:t>
      </w:r>
      <w:r>
        <w:rPr>
          <w:rFonts w:cs="Times New Roman"/>
          <w:szCs w:val="24"/>
        </w:rPr>
        <w:t xml:space="preserve"> about the existing solutions which consists of AR as its main </w:t>
      </w:r>
      <w:r w:rsidR="00310654">
        <w:rPr>
          <w:rFonts w:cs="Times New Roman"/>
          <w:szCs w:val="24"/>
        </w:rPr>
        <w:t xml:space="preserve">data </w:t>
      </w:r>
      <w:r w:rsidR="003B1759">
        <w:rPr>
          <w:rFonts w:cs="Times New Roman"/>
          <w:szCs w:val="24"/>
        </w:rPr>
        <w:t>presenting</w:t>
      </w:r>
      <w:r>
        <w:rPr>
          <w:rFonts w:cs="Times New Roman"/>
          <w:szCs w:val="24"/>
        </w:rPr>
        <w:t xml:space="preserve"> component. </w:t>
      </w:r>
      <w:r w:rsidR="00601BC6">
        <w:rPr>
          <w:rFonts w:cs="Times New Roman"/>
          <w:szCs w:val="24"/>
        </w:rPr>
        <w:t xml:space="preserve">Although many of them focus on camera-based positioning techniques, their </w:t>
      </w:r>
      <w:r w:rsidR="00C7660B">
        <w:rPr>
          <w:rFonts w:cs="Times New Roman"/>
          <w:szCs w:val="24"/>
        </w:rPr>
        <w:t>achievement still valuable to this project.</w:t>
      </w:r>
      <w:r w:rsidR="00601BC6">
        <w:rPr>
          <w:rFonts w:cs="Times New Roman"/>
          <w:szCs w:val="24"/>
        </w:rPr>
        <w:t xml:space="preserve"> </w:t>
      </w:r>
    </w:p>
    <w:p w:rsidR="00E720A2" w:rsidRDefault="00DA3B1B">
      <w:proofErr w:type="spellStart"/>
      <w:r>
        <w:rPr>
          <w:rFonts w:cs="Times New Roman"/>
          <w:szCs w:val="24"/>
        </w:rPr>
        <w:t>Neges</w:t>
      </w:r>
      <w:proofErr w:type="spellEnd"/>
      <w:r>
        <w:rPr>
          <w:rFonts w:cs="Times New Roman"/>
          <w:szCs w:val="24"/>
        </w:rPr>
        <w:t xml:space="preserve"> et al. </w:t>
      </w:r>
      <w:sdt>
        <w:sdtPr>
          <w:rPr>
            <w:rFonts w:cs="Times New Roman"/>
            <w:szCs w:val="24"/>
          </w:rPr>
          <w:alias w:val="Don't edit this field"/>
          <w:tag w:val="CitaviPlaceholder#e23afcf4-899c-43cd-b72f-6edbfd95a580"/>
          <w:id w:val="-1400278029"/>
          <w:placeholder>
            <w:docPart w:val="DefaultPlaceholder_-1854013440"/>
          </w:placeholder>
        </w:sdtPr>
        <w:sdtEndPr/>
        <w:sdtContent>
          <w:r w:rsidR="00FA7C8C">
            <w:rPr>
              <w:rFonts w:cs="Times New Roman"/>
              <w:szCs w:val="24"/>
            </w:rPr>
            <w:fldChar w:fldCharType="begin"/>
          </w:r>
          <w:r w:rsidR="00AC39FD">
            <w:rPr>
              <w:rFonts w:cs="Times New Roman"/>
              <w:szCs w:val="24"/>
            </w:rPr>
            <w:instrText>ADDIN CitaviPlaceholder{eyIkaWQiOiIxIiwiRW50cmllcyI6W3siJGlkIjoiMiIsIklkIjoiODViZjZiOWQtMjAyNC00NTczLTljZDYtMzlhN2E2NjNmYjRj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xOVQxMzoxNToyMCIsIlByb2plY3QiOnsiJHJlZiI6IjUifX0sIlVzZU51bWJlcmluZ1R5cGVPZlBhcmVudERvY3VtZW50IjpmYWxzZX1dLCJGb3JtYXR0ZWRUZXh0Ijp7IiRpZCI6IjE1IiwiQ291bnQiOjEsIlRleHRVbml0cyI6W3siJGlkIjoiMTYiLCJGb250U3R5bGUiOnsiJGlkIjoiMTciLCJOZXV0cmFsIjp0cnVlfSwiUmVhZGluZ09yZGVyIjoxLCJUZXh0IjoiWzddIn1dfSwiVGFnIjoiQ2l0YXZpUGxhY2Vob2xkZXIjZTIzYWZjZjQtODk5Yy00M2NkLWI3MmYtNmVkYmZkOTVhNTgwIiwiVGV4dCI6Ils3XSIsIldBSVZlcnNpb24iOiI2LjIuMC4xMiJ9}</w:instrText>
          </w:r>
          <w:r w:rsidR="00FA7C8C">
            <w:rPr>
              <w:rFonts w:cs="Times New Roman"/>
              <w:szCs w:val="24"/>
            </w:rPr>
            <w:fldChar w:fldCharType="separate"/>
          </w:r>
          <w:r w:rsidR="003A7B58">
            <w:rPr>
              <w:rFonts w:cs="Times New Roman"/>
              <w:szCs w:val="24"/>
            </w:rPr>
            <w:t>[7]</w:t>
          </w:r>
          <w:r w:rsidR="00FA7C8C">
            <w:rPr>
              <w:rFonts w:cs="Times New Roman"/>
              <w:szCs w:val="24"/>
            </w:rPr>
            <w:fldChar w:fldCharType="end"/>
          </w:r>
        </w:sdtContent>
      </w:sdt>
      <w:r w:rsidR="00FA7C8C">
        <w:rPr>
          <w:rFonts w:cs="Times New Roman"/>
          <w:szCs w:val="24"/>
        </w:rPr>
        <w:t xml:space="preserve"> </w:t>
      </w:r>
      <w:r>
        <w:rPr>
          <w:rFonts w:cs="Times New Roman"/>
          <w:szCs w:val="24"/>
        </w:rPr>
        <w:t>have proposed a solution using natural markers(e.g. exit signs) combined with IMU for error calibration. However, users have to set a starting point</w:t>
      </w:r>
      <w:r w:rsidR="00900AD9">
        <w:rPr>
          <w:rFonts w:cs="Times New Roman"/>
          <w:szCs w:val="24"/>
        </w:rPr>
        <w:t xml:space="preserve"> before the navigation process.</w:t>
      </w:r>
    </w:p>
    <w:p w:rsidR="00E720A2" w:rsidRDefault="00DA3B1B">
      <w:r>
        <w:rPr>
          <w:rFonts w:cs="Times New Roman"/>
          <w:szCs w:val="24"/>
        </w:rPr>
        <w:t xml:space="preserve">Xiao et al. </w:t>
      </w:r>
      <w:sdt>
        <w:sdtPr>
          <w:rPr>
            <w:rFonts w:cs="Times New Roman"/>
            <w:szCs w:val="24"/>
          </w:rPr>
          <w:alias w:val="Don't edit this field"/>
          <w:tag w:val="CitaviPlaceholder#f0d73938-6430-40ad-a1b4-056ed4a0b9d9"/>
          <w:id w:val="-1811091813"/>
          <w:placeholder>
            <w:docPart w:val="DefaultPlaceholder_-1854013440"/>
          </w:placeholder>
        </w:sdtPr>
        <w:sdtEndPr/>
        <w:sdtContent>
          <w:r w:rsidR="00FA7C8C">
            <w:rPr>
              <w:rFonts w:cs="Times New Roman"/>
              <w:szCs w:val="24"/>
            </w:rPr>
            <w:fldChar w:fldCharType="begin"/>
          </w:r>
          <w:r w:rsidR="00AC39FD">
            <w:rPr>
              <w:rFonts w:cs="Times New Roman"/>
              <w:szCs w:val="24"/>
            </w:rPr>
            <w:instrText>ADDIN CitaviPlaceholder{eyIkaWQiOiIxIiwiRW50cmllcyI6W3siJGlkIjoiMiIsIklkIjoiMDQ5NTA4OWItNDYxOC00MTgxLWI4NzgtMTA4NTkxYzYzZTNkIiwiUmFuZ2VMZW5ndGgiOjM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xOVQxMzoxNToyMCIsIlByb2plY3QiOnsiJHJlZiI6IjUifX0sIlVzZU51bWJlcmluZ1R5cGVPZlBhcmVudERvY3VtZW50IjpmYWxzZX1dLCJGb3JtYXR0ZWRUZXh0Ijp7IiRpZCI6IjIyIiwiQ291bnQiOjEsIlRleHRVbml0cyI6W3siJGlkIjoiMjMiLCJGb250U3R5bGUiOnsiJGlkIjoiMjQiLCJOZXV0cmFsIjp0cnVlfSwiUmVhZGluZ09yZGVyIjoxLCJUZXh0IjoiWzhdIn1dfSwiVGFnIjoiQ2l0YXZpUGxhY2Vob2xkZXIjZjBkNzM5MzgtNjQzMC00MGFkLWExYjQtMDU2ZWQ0YTBiOWQ5IiwiVGV4dCI6Ils4XSIsIldBSVZlcnNpb24iOiI2LjIuMC4xMiJ9}</w:instrText>
          </w:r>
          <w:r w:rsidR="00FA7C8C">
            <w:rPr>
              <w:rFonts w:cs="Times New Roman"/>
              <w:szCs w:val="24"/>
            </w:rPr>
            <w:fldChar w:fldCharType="separate"/>
          </w:r>
          <w:r w:rsidR="003A7B58">
            <w:rPr>
              <w:rFonts w:cs="Times New Roman"/>
              <w:szCs w:val="24"/>
            </w:rPr>
            <w:t>[8]</w:t>
          </w:r>
          <w:r w:rsidR="00FA7C8C">
            <w:rPr>
              <w:rFonts w:cs="Times New Roman"/>
              <w:szCs w:val="24"/>
            </w:rPr>
            <w:fldChar w:fldCharType="end"/>
          </w:r>
        </w:sdtContent>
      </w:sdt>
      <w:r w:rsidR="00FA7C8C">
        <w:rPr>
          <w:rFonts w:cs="Times New Roman"/>
          <w:szCs w:val="24"/>
        </w:rPr>
        <w:t xml:space="preserve"> </w:t>
      </w:r>
      <w:r>
        <w:rPr>
          <w:rFonts w:cs="Times New Roman"/>
          <w:szCs w:val="24"/>
        </w:rPr>
        <w:t>described a system using static objects(e.g. doors) as referenced points in a relatively large indoor environment. Although this system doesn't employ AR to represent position information, its algorithm for calculating the position of smartphone is still valuable to AR indoor navigation system.</w:t>
      </w:r>
    </w:p>
    <w:p w:rsidR="00E720A2" w:rsidRDefault="00DA3B1B">
      <w:r>
        <w:rPr>
          <w:rFonts w:cs="Times New Roman"/>
          <w:szCs w:val="24"/>
        </w:rPr>
        <w:t xml:space="preserve">Kim and Jun </w:t>
      </w:r>
      <w:sdt>
        <w:sdtPr>
          <w:rPr>
            <w:rFonts w:cs="Times New Roman"/>
            <w:szCs w:val="24"/>
          </w:rPr>
          <w:alias w:val="Don't edit this field"/>
          <w:tag w:val="CitaviPlaceholder#ad627a48-8704-411c-b28e-cb2103c775fb"/>
          <w:id w:val="-1909519447"/>
          <w:placeholder>
            <w:docPart w:val="DefaultPlaceholder_-1854013440"/>
          </w:placeholder>
        </w:sdtPr>
        <w:sdtEndPr/>
        <w:sdtContent>
          <w:r w:rsidR="00FA7C8C">
            <w:rPr>
              <w:rFonts w:cs="Times New Roman"/>
              <w:szCs w:val="24"/>
            </w:rPr>
            <w:fldChar w:fldCharType="begin"/>
          </w:r>
          <w:r w:rsidR="00AC39FD">
            <w:rPr>
              <w:rFonts w:cs="Times New Roman"/>
              <w:szCs w:val="24"/>
            </w:rPr>
            <w:instrText>ADDIN CitaviPlaceholder{eyIkaWQiOiIxIiwiRW50cmllcyI6W3siJGlkIjoiMiIsIklkIjoiYTNlMzRkYTAtZjk1YS00ODMwLThlN2YtODkwYjBiYzgzYWQ4IiwiUmFuZ2VMZW5ndGgiOjM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TlUMTM6MTU6MjAiLCJQcm9qZWN0Ijp7IiRyZWYiOiI1In19LCJVc2VOdW1iZXJpbmdUeXBlT2ZQYXJlbnREb2N1bWVudCI6ZmFsc2V9XSwiRm9ybWF0dGVkVGV4dCI6eyIkaWQiOiIxMyIsIkNvdW50IjoxLCJUZXh0VW5pdHMiOlt7IiRpZCI6IjE0IiwiRm9udFN0eWxlIjp7IiRpZCI6IjE1IiwiTmV1dHJhbCI6dHJ1ZX0sIlJlYWRpbmdPcmRlciI6MSwiVGV4dCI6Ils5XSJ9XX0sIlRhZyI6IkNpdGF2aVBsYWNlaG9sZGVyI2FkNjI3YTQ4LTg3MDQtNDExYy1iMjhlLWNiMjEwM2M3NzVmYiIsIlRleHQiOiJbOV0iLCJXQUlWZXJzaW9uIjoiNi4yLjAuMTIifQ==}</w:instrText>
          </w:r>
          <w:r w:rsidR="00FA7C8C">
            <w:rPr>
              <w:rFonts w:cs="Times New Roman"/>
              <w:szCs w:val="24"/>
            </w:rPr>
            <w:fldChar w:fldCharType="separate"/>
          </w:r>
          <w:r w:rsidR="003A7B58">
            <w:rPr>
              <w:rFonts w:cs="Times New Roman"/>
              <w:szCs w:val="24"/>
            </w:rPr>
            <w:t>[9]</w:t>
          </w:r>
          <w:r w:rsidR="00FA7C8C">
            <w:rPr>
              <w:rFonts w:cs="Times New Roman"/>
              <w:szCs w:val="24"/>
            </w:rPr>
            <w:fldChar w:fldCharType="end"/>
          </w:r>
        </w:sdtContent>
      </w:sdt>
      <w:r w:rsidR="00FA7C8C">
        <w:rPr>
          <w:rFonts w:cs="Times New Roman"/>
          <w:szCs w:val="24"/>
        </w:rPr>
        <w:t xml:space="preserve"> </w:t>
      </w:r>
      <w:r>
        <w:rPr>
          <w:rFonts w:cs="Times New Roman"/>
          <w:szCs w:val="24"/>
        </w:rPr>
        <w:t xml:space="preserve">designed a system on mobile tablet PC that uses both artificial markers and natural scene as reference in navigation process. The system first obtains the starting position through scanning pre-installed artificial markers. Then in navigation part, it </w:t>
      </w:r>
      <w:r w:rsidR="003E675B">
        <w:rPr>
          <w:rFonts w:cs="Times New Roman"/>
          <w:szCs w:val="24"/>
        </w:rPr>
        <w:t xml:space="preserve">repeatedly captures live image </w:t>
      </w:r>
      <w:r>
        <w:rPr>
          <w:rFonts w:cs="Times New Roman"/>
          <w:szCs w:val="24"/>
        </w:rPr>
        <w:t>sequence through users’ cameras which to be compared with sample image sequence on database. After matching process, the location information will be shown if users enter a new place where artificial markers are not installed on.</w:t>
      </w:r>
      <w:r w:rsidR="003E675B">
        <w:rPr>
          <w:rFonts w:cs="Times New Roman"/>
          <w:szCs w:val="24"/>
        </w:rPr>
        <w:t xml:space="preserve"> However,</w:t>
      </w:r>
      <w:r>
        <w:rPr>
          <w:rFonts w:cs="Times New Roman"/>
          <w:szCs w:val="24"/>
        </w:rPr>
        <w:t xml:space="preserve"> this system requires more computational power so that </w:t>
      </w:r>
      <w:r w:rsidR="00900AD9">
        <w:rPr>
          <w:rFonts w:cs="Times New Roman"/>
          <w:szCs w:val="24"/>
        </w:rPr>
        <w:t>it may affect user experience.</w:t>
      </w:r>
    </w:p>
    <w:p w:rsidR="00FA7C8C" w:rsidRDefault="00DA3B1B">
      <w:r>
        <w:t xml:space="preserve">Harlan and Gaetano </w:t>
      </w:r>
      <w:sdt>
        <w:sdtPr>
          <w:alias w:val="Don't edit this field"/>
          <w:tag w:val="CitaviPlaceholder#ef6cd19c-c2d5-4041-b427-784d277547b0"/>
          <w:id w:val="1546022193"/>
          <w:placeholder>
            <w:docPart w:val="DefaultPlaceholder_-1854013440"/>
          </w:placeholder>
        </w:sdtPr>
        <w:sdtEndPr/>
        <w:sdtContent>
          <w:r>
            <w:fldChar w:fldCharType="begin"/>
          </w:r>
          <w:r w:rsidR="00AC39FD">
            <w:instrText>ADDIN CitaviPlaceholder{eyIkaWQiOiIxIiwiRW50cmllcyI6W3siJGlkIjoiMiIsIklkIjoiYTE3OGViZGEtMTU1Yi00MjcyLWIyYzktNTZmOWIyYTg3ZTJh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TlUMTM6MTU6MjA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lZjZjZDE5Yy1jMmQ1LTQwNDEtYjQyNy03ODRkMjc3NTQ3YjAiLCJUZXh0IjoiWzEwXSIsIldBSVZlcnNpb24iOiI2LjIuMC4xMiJ9}</w:instrText>
          </w:r>
          <w:r>
            <w:fldChar w:fldCharType="separate"/>
          </w:r>
          <w:r w:rsidR="003A7B58">
            <w:t>[10]</w:t>
          </w:r>
          <w:r>
            <w:fldChar w:fldCharType="end"/>
          </w:r>
        </w:sdtContent>
      </w:sdt>
      <w:r>
        <w:t xml:space="preserve"> described a system from another angle by using </w:t>
      </w:r>
      <w:r w:rsidR="00F22323">
        <w:rPr>
          <w:rFonts w:hint="eastAsia"/>
        </w:rPr>
        <w:t>land</w:t>
      </w:r>
      <w:r w:rsidR="00F22323">
        <w:t>marks</w:t>
      </w:r>
      <w:r w:rsidR="00427D3C">
        <w:t>(e.g. floor-to-wall transitions)</w:t>
      </w:r>
      <w:r w:rsidR="00F22323">
        <w:t xml:space="preserve"> as reference</w:t>
      </w:r>
      <w:r w:rsidR="00427D3C">
        <w:t xml:space="preserve">s. Positions of devices will be determined after matching detected landmarks with those on floor plan. It combines WIFI positioning technology to reduce the task of matching computation. </w:t>
      </w:r>
      <w:r w:rsidR="006E2A91">
        <w:t>It can reach accuracy of 30 cm, but the matching algorithm is complicated.</w:t>
      </w:r>
    </w:p>
    <w:p w:rsidR="00295170" w:rsidRDefault="00295170">
      <w:r>
        <w:t xml:space="preserve">Bae el at. </w:t>
      </w:r>
      <w:sdt>
        <w:sdtPr>
          <w:alias w:val="Don't edit this field"/>
          <w:tag w:val="CitaviPlaceholder#a840ce32-9ee7-48d0-a0c8-aa2118c9277e"/>
          <w:id w:val="997227636"/>
          <w:placeholder>
            <w:docPart w:val="DefaultPlaceholder_-1854013440"/>
          </w:placeholder>
        </w:sdtPr>
        <w:sdtEndPr/>
        <w:sdtContent>
          <w:r>
            <w:fldChar w:fldCharType="begin"/>
          </w:r>
          <w:r w:rsidR="00AC39FD">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E5VDEzOjE1OjIwIiwiUHJvamVjdCI6eyIkcmVmIjoiNSJ9fSwiVXNlTnVtYmVyaW5nVHlwZU9mUGFyZW50RG9jdW1lbnQiOmZhbHNlfV0sIkZvcm1hdHRlZFRleHQiOnsiJGlkIjoiMTQiLCJDb3VudCI6MSwiVGV4dFVuaXRzIjpbeyIkaWQiOiIxNSIsIkZvbnRTdHlsZSI6eyIkaWQiOiIxNiIsIk5ldXRyYWwiOnRydWV9LCJSZWFkaW5nT3JkZXIiOjEsIlRleHQiOiJbMTFdIn1dfSwiVGFnIjoiQ2l0YXZpUGxhY2Vob2xkZXIjYTg0MGNlMzItOWVlNy00OGQwLWEwYzgtYWEyMTE4YzkyNzdlIiwiVGV4dCI6IlsxMV0iLCJXQUlWZXJzaW9uIjoiNi4yLjAuMTIifQ==}</w:instrText>
          </w:r>
          <w:r>
            <w:fldChar w:fldCharType="separate"/>
          </w:r>
          <w:r w:rsidR="003A7B58">
            <w:t>[11]</w:t>
          </w:r>
          <w:r>
            <w:fldChar w:fldCharType="end"/>
          </w:r>
        </w:sdtContent>
      </w:sdt>
      <w:r>
        <w:t xml:space="preserve"> described a system using 3D point cloud model for references, which constructed from a set of</w:t>
      </w:r>
      <w:r w:rsidR="00900AD9">
        <w:t xml:space="preserve"> site</w:t>
      </w:r>
      <w:r>
        <w:t xml:space="preserve"> pictures.</w:t>
      </w:r>
      <w:r w:rsidR="00900AD9">
        <w:t xml:space="preserve"> Although they improve the performance of the model constructing process, it still needs sophisticated hardware support(server-side) and a relatively long time to build a 3D point cloud model.</w:t>
      </w:r>
    </w:p>
    <w:p w:rsidR="00E720A2" w:rsidRDefault="00DA3B1B">
      <w:r>
        <w:rPr>
          <w:rFonts w:cs="Times New Roman"/>
          <w:szCs w:val="24"/>
        </w:rPr>
        <w:lastRenderedPageBreak/>
        <w:t>For better user experi</w:t>
      </w:r>
      <w:r w:rsidR="005F7988">
        <w:rPr>
          <w:rFonts w:cs="Times New Roman"/>
          <w:szCs w:val="24"/>
        </w:rPr>
        <w:t>ence, the proposed system of</w:t>
      </w:r>
      <w:r>
        <w:rPr>
          <w:rFonts w:cs="Times New Roman"/>
          <w:szCs w:val="24"/>
        </w:rPr>
        <w:t xml:space="preserve"> this paper is mainly based on the first two solut</w:t>
      </w:r>
      <w:r w:rsidR="00900AD9">
        <w:rPr>
          <w:rFonts w:cs="Times New Roman"/>
          <w:szCs w:val="24"/>
        </w:rPr>
        <w:t>ions mentioned in this section.</w:t>
      </w:r>
    </w:p>
    <w:p w:rsidR="00E720A2" w:rsidRDefault="00DA3B1B" w:rsidP="006F30CA">
      <w:pPr>
        <w:pStyle w:val="1"/>
        <w:numPr>
          <w:ilvl w:val="0"/>
          <w:numId w:val="1"/>
        </w:numPr>
      </w:pPr>
      <w:r>
        <w:t>methodologies</w:t>
      </w:r>
    </w:p>
    <w:p w:rsidR="00E720A2" w:rsidRDefault="00DA3B1B">
      <w:pPr>
        <w:rPr>
          <w:rFonts w:cs="Times New Roman"/>
          <w:szCs w:val="24"/>
        </w:rPr>
      </w:pPr>
      <w:r>
        <w:rPr>
          <w:rFonts w:cs="Times New Roman"/>
          <w:szCs w:val="24"/>
        </w:rPr>
        <w:t xml:space="preserve"> </w:t>
      </w:r>
    </w:p>
    <w:p w:rsidR="00E720A2" w:rsidRDefault="00E720A2">
      <w:pPr>
        <w:rPr>
          <w:rFonts w:cs="Times New Roman"/>
          <w:szCs w:val="24"/>
        </w:rPr>
      </w:pPr>
    </w:p>
    <w:p w:rsidR="00E720A2" w:rsidRDefault="00DA3B1B">
      <w:pPr>
        <w:rPr>
          <w:rFonts w:cs="Times New Roman"/>
          <w:szCs w:val="24"/>
        </w:rPr>
      </w:pPr>
      <w:r>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3A7B58" w:rsidRDefault="003E675B" w:rsidP="003A7B58">
          <w:pPr>
            <w:pStyle w:val="CitaviBibliographyHeading0"/>
          </w:pPr>
          <w:r>
            <w:fldChar w:fldCharType="begin"/>
          </w:r>
          <w:r>
            <w:instrText>ADDIN CitaviBibliography</w:instrText>
          </w:r>
          <w:r>
            <w:fldChar w:fldCharType="separate"/>
          </w:r>
          <w:r w:rsidR="003A7B58">
            <w:t>References</w:t>
          </w:r>
        </w:p>
        <w:p w:rsidR="003A7B58" w:rsidRDefault="003A7B58" w:rsidP="003A7B58">
          <w:pPr>
            <w:pStyle w:val="CitaviBibliographyEntry0"/>
          </w:pPr>
          <w:r>
            <w:t>[1]</w:t>
          </w:r>
          <w:r>
            <w:tab/>
          </w:r>
          <w:bookmarkStart w:id="1" w:name="_CTVL0018c834f6cdabb4249b374d97be9d60026"/>
          <w:r>
            <w:t xml:space="preserve">T. Olsson, E. Lagerstam, T. Kärkkäinen, and K. Väänänen-Vainio-Mattila, “Expected user experience of mobile augmented reality services: a user study in the context of shopping centres,” </w:t>
          </w:r>
          <w:bookmarkEnd w:id="1"/>
          <w:r w:rsidRPr="003A7B58">
            <w:rPr>
              <w:i/>
            </w:rPr>
            <w:t>Pers Ubiquit Comput</w:t>
          </w:r>
          <w:r w:rsidRPr="003A7B58">
            <w:t>, vol. 17, no. 2, pp. 287–304, 2013.</w:t>
          </w:r>
        </w:p>
        <w:p w:rsidR="003A7B58" w:rsidRDefault="003A7B58" w:rsidP="003A7B58">
          <w:pPr>
            <w:pStyle w:val="CitaviBibliographyEntry0"/>
          </w:pPr>
          <w:r>
            <w:t>[2]</w:t>
          </w:r>
          <w:r>
            <w:tab/>
          </w:r>
          <w:bookmarkStart w:id="2" w:name="_CTVL001c8f1278fd4674ee3ad5ee99c239b736f"/>
          <w:r>
            <w:t xml:space="preserve">C. Ruizhi and C. Liang, “Indoor Positioning with Smartphones: The State-of-art and the Challenges,” </w:t>
          </w:r>
          <w:bookmarkEnd w:id="2"/>
          <w:r w:rsidRPr="003A7B58">
            <w:rPr>
              <w:i/>
            </w:rPr>
            <w:t>Acta Geodaetica et Cartographica Sinica</w:t>
          </w:r>
          <w:r w:rsidRPr="003A7B58">
            <w:t>, vol. 46, no. 10, pp. 1316–1326, 2017.</w:t>
          </w:r>
        </w:p>
        <w:p w:rsidR="003A7B58" w:rsidRDefault="003A7B58" w:rsidP="003A7B58">
          <w:pPr>
            <w:pStyle w:val="CitaviBibliographyEntry0"/>
          </w:pPr>
          <w:r>
            <w:t>[3]</w:t>
          </w:r>
          <w:r>
            <w:tab/>
          </w:r>
          <w:bookmarkStart w:id="3" w:name="_CTVL00137bac86121d64be19b30f914c05129ec"/>
          <w:r>
            <w:t xml:space="preserve">H. M. Khoury and V. R. Kamat, “Evaluation of position tracking technologies for user localization in indoor construction environments,” </w:t>
          </w:r>
          <w:bookmarkEnd w:id="3"/>
          <w:r w:rsidRPr="003A7B58">
            <w:rPr>
              <w:i/>
            </w:rPr>
            <w:t>Automation in Construction</w:t>
          </w:r>
          <w:r w:rsidRPr="003A7B58">
            <w:t>, vol. 18, no. 4, pp. 444–457, 2009.</w:t>
          </w:r>
        </w:p>
        <w:p w:rsidR="003A7B58" w:rsidRDefault="003A7B58" w:rsidP="003A7B58">
          <w:pPr>
            <w:pStyle w:val="CitaviBibliographyEntry0"/>
          </w:pPr>
          <w:r>
            <w:t>[4]</w:t>
          </w:r>
          <w:r>
            <w:tab/>
          </w:r>
          <w:bookmarkStart w:id="4" w:name="_CTVL001d6f8f6109231459ea8d1882fadb159f2"/>
          <w:r>
            <w:t>R. Mautz, “Indoor positioning technologies,”</w:t>
          </w:r>
        </w:p>
        <w:bookmarkEnd w:id="4"/>
        <w:p w:rsidR="003A7B58" w:rsidRDefault="003A7B58" w:rsidP="003A7B58">
          <w:pPr>
            <w:pStyle w:val="CitaviBibliographyEntry0"/>
          </w:pPr>
          <w:r>
            <w:t>[5]</w:t>
          </w:r>
          <w:r>
            <w:tab/>
          </w:r>
          <w:bookmarkStart w:id="5" w:name="_CTVL00122fe6551ad8540d8a37f0287d380c50a"/>
          <w:r>
            <w:t xml:space="preserve">Ronald T. Azuma, “A Survey of Augmented Reality,” </w:t>
          </w:r>
          <w:bookmarkEnd w:id="5"/>
          <w:r w:rsidRPr="003A7B58">
            <w:rPr>
              <w:i/>
            </w:rPr>
            <w:t>Presence: Teleoperators and Virtual Environments</w:t>
          </w:r>
          <w:r w:rsidRPr="003A7B58">
            <w:t>, vol. 6, no. 4, pp. 355–385, 1997.</w:t>
          </w:r>
        </w:p>
        <w:p w:rsidR="003A7B58" w:rsidRDefault="003A7B58" w:rsidP="003A7B58">
          <w:pPr>
            <w:pStyle w:val="CitaviBibliographyEntry0"/>
          </w:pPr>
          <w:r>
            <w:t>[6]</w:t>
          </w:r>
          <w:r>
            <w:tab/>
          </w:r>
          <w:bookmarkStart w:id="6" w:name="_CTVL0019a1ddae43d984808ba8baf506bc1c103"/>
          <w:r>
            <w:t xml:space="preserve">G. Bhorkar, “A Survey of Augmented Reality Navigation,” </w:t>
          </w:r>
          <w:bookmarkEnd w:id="6"/>
          <w:r w:rsidRPr="003A7B58">
            <w:rPr>
              <w:i/>
            </w:rPr>
            <w:t>preprint arXiv:1708.05006</w:t>
          </w:r>
          <w:r w:rsidRPr="003A7B58">
            <w:t>, 2017.</w:t>
          </w:r>
        </w:p>
        <w:p w:rsidR="003A7B58" w:rsidRDefault="003A7B58" w:rsidP="003A7B58">
          <w:pPr>
            <w:pStyle w:val="CitaviBibliographyEntry0"/>
          </w:pPr>
          <w:r>
            <w:t>[7]</w:t>
          </w:r>
          <w:r>
            <w:tab/>
          </w:r>
          <w:bookmarkStart w:id="7" w:name="_CTVL0010609e9fbb9f54b7e8a70a573240e0046"/>
          <w:r>
            <w:t xml:space="preserve">M. Neges, C. Koch, M. König, and M. Abramovici, “Combining visual natural markers and IMU for improved AR based indoor navigation,” </w:t>
          </w:r>
          <w:bookmarkEnd w:id="7"/>
          <w:r w:rsidRPr="003A7B58">
            <w:rPr>
              <w:i/>
            </w:rPr>
            <w:t>Advanced Engineering Informatics</w:t>
          </w:r>
          <w:r w:rsidRPr="003A7B58">
            <w:t>, vol. 31, pp. 18–31, 2017.</w:t>
          </w:r>
        </w:p>
        <w:p w:rsidR="003A7B58" w:rsidRDefault="003A7B58" w:rsidP="003A7B58">
          <w:pPr>
            <w:pStyle w:val="CitaviBibliographyEntry0"/>
          </w:pPr>
          <w:r>
            <w:t>[8]</w:t>
          </w:r>
          <w:r>
            <w:tab/>
          </w:r>
          <w:bookmarkStart w:id="8" w:name="_CTVL00151777a2ef10d4815bb7ce06537f2fd16"/>
          <w:r>
            <w:t xml:space="preserve">A. Xiao, R. Chen, D. Li, Y. Chen, and D. Wu, “An Indoor Positioning System Based on Static Objects in Large Indoor Scenes by Using Smartphone Cameras,” (eng), </w:t>
          </w:r>
          <w:bookmarkEnd w:id="8"/>
          <w:r w:rsidRPr="003A7B58">
            <w:rPr>
              <w:i/>
            </w:rPr>
            <w:t>Sensors (Basel, Switzerland)</w:t>
          </w:r>
          <w:r w:rsidRPr="003A7B58">
            <w:t>, vol. 18, no. 7, 2018.</w:t>
          </w:r>
        </w:p>
        <w:p w:rsidR="003A7B58" w:rsidRDefault="003A7B58" w:rsidP="003A7B58">
          <w:pPr>
            <w:pStyle w:val="CitaviBibliographyEntry0"/>
          </w:pPr>
          <w:r>
            <w:t>[9]</w:t>
          </w:r>
          <w:r>
            <w:tab/>
          </w:r>
          <w:bookmarkStart w:id="9" w:name="_CTVL00138d9a94c14ba431db4a37fd794aa5ccb"/>
          <w:r>
            <w:t xml:space="preserve">J. Kim and H. Jun, “Vision-based location positioning using augmented reality for indoor navigation,” </w:t>
          </w:r>
          <w:bookmarkEnd w:id="9"/>
          <w:r w:rsidRPr="003A7B58">
            <w:rPr>
              <w:i/>
            </w:rPr>
            <w:t>IEEE Trans. Consumer Electron.</w:t>
          </w:r>
          <w:r w:rsidRPr="003A7B58">
            <w:t>, vol. 54, no. 3, pp. 954–962, 2008.</w:t>
          </w:r>
        </w:p>
        <w:p w:rsidR="003A7B58" w:rsidRDefault="003A7B58" w:rsidP="003A7B58">
          <w:pPr>
            <w:pStyle w:val="CitaviBibliographyEntry0"/>
          </w:pPr>
          <w:r>
            <w:t>[10]</w:t>
          </w:r>
          <w:r>
            <w:tab/>
          </w:r>
          <w:bookmarkStart w:id="10" w:name="_CTVL001878b413b633b45a686a86185d452f79d"/>
          <w:r>
            <w:t xml:space="preserve">Harlan Hile and Gaetano Borriello, “Positioning and Orientation in Indoor Environments Using Camera Phones,” </w:t>
          </w:r>
          <w:bookmarkEnd w:id="10"/>
          <w:r w:rsidRPr="003A7B58">
            <w:rPr>
              <w:i/>
            </w:rPr>
            <w:t>IEEE Computer Graphics and Applications</w:t>
          </w:r>
          <w:r w:rsidRPr="003A7B58">
            <w:t>, vol. 28, no. 4, pp. 32–39, 2008.</w:t>
          </w:r>
        </w:p>
        <w:p w:rsidR="003E675B" w:rsidRDefault="003A7B58" w:rsidP="003A7B58">
          <w:pPr>
            <w:pStyle w:val="CitaviBibliographyEntry0"/>
          </w:pPr>
          <w:r>
            <w:lastRenderedPageBreak/>
            <w:t>[11]</w:t>
          </w:r>
          <w:r>
            <w:tab/>
          </w:r>
          <w:bookmarkStart w:id="11"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11"/>
          <w:r w:rsidRPr="003A7B58">
            <w:rPr>
              <w:i/>
            </w:rPr>
            <w:t>Vis Eng</w:t>
          </w:r>
          <w:r w:rsidRPr="003A7B58">
            <w:t>, vol. 1, no. 1, p. 3, 2013.</w:t>
          </w:r>
          <w:r w:rsidR="003E675B">
            <w:fldChar w:fldCharType="end"/>
          </w:r>
        </w:p>
      </w:sdtContent>
    </w:sdt>
    <w:p w:rsidR="003E675B" w:rsidRDefault="003E675B" w:rsidP="003E675B"/>
    <w:sectPr w:rsidR="003E675B">
      <w:pgSz w:w="12240" w:h="15840"/>
      <w:pgMar w:top="1440" w:right="1800" w:bottom="1440" w:left="180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64E23"/>
    <w:rsid w:val="00086A6B"/>
    <w:rsid w:val="000E4678"/>
    <w:rsid w:val="000E62F2"/>
    <w:rsid w:val="0014632E"/>
    <w:rsid w:val="001761EE"/>
    <w:rsid w:val="0018178D"/>
    <w:rsid w:val="001A36C1"/>
    <w:rsid w:val="00295170"/>
    <w:rsid w:val="002A202D"/>
    <w:rsid w:val="00310654"/>
    <w:rsid w:val="003472B3"/>
    <w:rsid w:val="003A7B58"/>
    <w:rsid w:val="003B1073"/>
    <w:rsid w:val="003B1759"/>
    <w:rsid w:val="003D6064"/>
    <w:rsid w:val="003E675B"/>
    <w:rsid w:val="003F754C"/>
    <w:rsid w:val="00406058"/>
    <w:rsid w:val="004139F8"/>
    <w:rsid w:val="00427D3C"/>
    <w:rsid w:val="004335E0"/>
    <w:rsid w:val="004E0B8A"/>
    <w:rsid w:val="00546B57"/>
    <w:rsid w:val="00590F26"/>
    <w:rsid w:val="005D109B"/>
    <w:rsid w:val="005E739A"/>
    <w:rsid w:val="005F7988"/>
    <w:rsid w:val="00601BC6"/>
    <w:rsid w:val="006A16C4"/>
    <w:rsid w:val="006B7DB5"/>
    <w:rsid w:val="006E2A91"/>
    <w:rsid w:val="006F30CA"/>
    <w:rsid w:val="00722676"/>
    <w:rsid w:val="00857951"/>
    <w:rsid w:val="0088082E"/>
    <w:rsid w:val="008D4F7C"/>
    <w:rsid w:val="00900AD9"/>
    <w:rsid w:val="009A1D39"/>
    <w:rsid w:val="00A73ABF"/>
    <w:rsid w:val="00AB7F53"/>
    <w:rsid w:val="00AC39FD"/>
    <w:rsid w:val="00B347BA"/>
    <w:rsid w:val="00BE668C"/>
    <w:rsid w:val="00C7660B"/>
    <w:rsid w:val="00C821AE"/>
    <w:rsid w:val="00CD7BA1"/>
    <w:rsid w:val="00D001EC"/>
    <w:rsid w:val="00D5758F"/>
    <w:rsid w:val="00DA3B1B"/>
    <w:rsid w:val="00DC3D67"/>
    <w:rsid w:val="00E2156C"/>
    <w:rsid w:val="00E21722"/>
    <w:rsid w:val="00E720A2"/>
    <w:rsid w:val="00EB7C0C"/>
    <w:rsid w:val="00F22323"/>
    <w:rsid w:val="00F746AF"/>
    <w:rsid w:val="00FA7C8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60ABA"/>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6E52"/>
    <w:rsid w:val="00175DF7"/>
    <w:rsid w:val="001C6B5D"/>
    <w:rsid w:val="001E7D03"/>
    <w:rsid w:val="0023594B"/>
    <w:rsid w:val="00415A3C"/>
    <w:rsid w:val="00491DCC"/>
    <w:rsid w:val="004B2D71"/>
    <w:rsid w:val="005F5D88"/>
    <w:rsid w:val="006234A9"/>
    <w:rsid w:val="007E7B93"/>
    <w:rsid w:val="00A46859"/>
    <w:rsid w:val="00C07B7F"/>
    <w:rsid w:val="00C60A5F"/>
    <w:rsid w:val="00CC3238"/>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75DF7"/>
    <w:rPr>
      <w:color w:val="808080"/>
    </w:rPr>
  </w:style>
  <w:style w:type="paragraph" w:customStyle="1" w:styleId="AD27C56CCDA643F3B96D4991458BB7D1">
    <w:name w:val="AD27C56CCDA643F3B96D4991458BB7D1"/>
    <w:rsid w:val="00175D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C3A4DD-948B-4384-8474-52C05CF67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7</Pages>
  <Words>9840</Words>
  <Characters>56093</Characters>
  <Application>Microsoft Office Word</Application>
  <DocSecurity>0</DocSecurity>
  <Lines>467</Lines>
  <Paragraphs>131</Paragraphs>
  <ScaleCrop>false</ScaleCrop>
  <Company/>
  <LinksUpToDate>false</LinksUpToDate>
  <CharactersWithSpaces>6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国智</dc:creator>
  <dc:description/>
  <cp:lastModifiedBy>陈 国智</cp:lastModifiedBy>
  <cp:revision>21</cp:revision>
  <dcterms:created xsi:type="dcterms:W3CDTF">2018-10-13T23:55:00Z</dcterms:created>
  <dcterms:modified xsi:type="dcterms:W3CDTF">2018-10-19T11:24: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1">
    <vt:lpwstr>6.2.0.12</vt:lpwstr>
  </property>
  <property fmtid="{D5CDD505-2E9C-101B-9397-08002B2CF9AE}" pid="11" name="CitaviDocumentProperty_6">
    <vt:lpwstr>True</vt:lpwstr>
  </property>
  <property fmtid="{D5CDD505-2E9C-101B-9397-08002B2CF9AE}" pid="12" name="CitaviDocumentProperty_8">
    <vt:lpwstr>F:\study\FYP\written report\final_year_project\final_year_project.ctv6</vt:lpwstr>
  </property>
</Properties>
</file>